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6EAC" w:rsidRPr="00C76010" w:rsidRDefault="00F56EAC" w:rsidP="00F56EAC">
      <w:pPr>
        <w:widowControl w:val="0"/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76010">
        <w:rPr>
          <w:rFonts w:ascii="Times New Roman" w:hAnsi="Times New Roman" w:cs="Times New Roman"/>
          <w:b/>
          <w:sz w:val="24"/>
          <w:szCs w:val="24"/>
        </w:rPr>
        <w:t>DAFTAR PUSTAKA</w:t>
      </w:r>
    </w:p>
    <w:p w:rsidR="00F56EAC" w:rsidRPr="00C76010" w:rsidRDefault="00F56EAC" w:rsidP="00F56EAC"/>
    <w:sdt>
      <w:sdtPr>
        <w:id w:val="1616865447"/>
        <w:bibliography/>
      </w:sdtPr>
      <w:sdtContent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Aditya Bagus, D. (2020)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>Identifikasi Bakteri Escherichia Coli Pada Air Sumur Gali Di Desa Gempollegundi Kecamatan Gudo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STIKes Insan Cendekia Medika Jombang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851" w:hanging="851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31F87">
            <w:rPr>
              <w:rFonts w:ascii="Times New Roman" w:hAnsi="Times New Roman" w:cs="Times New Roman"/>
              <w:sz w:val="24"/>
              <w:szCs w:val="24"/>
            </w:rPr>
            <w:instrText xml:space="preserve"> BIBLIOGRAPHY </w:instrText>
          </w:r>
          <w:r w:rsidRPr="00C7601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Entjang. (2000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Ilmu Kesehatan Masyarakat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Bandung: PT Citra Aditya Bakti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567" w:hanging="567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Gillespie, &amp; &amp; Bamford. (2008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ikrobiologi Medis dan Infeksi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Ketiga ed.). Jakarta: Erlangga.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line="24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Hardyanti, T., Kandou, G. D., &amp; Joseph, W. B. S. (2016)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>Gambaran Kualitas Bakteriologis Dan Kondisi Fisik Sumur Gali Di Lingkungan Iii Kelurahan Manembo-Nembo Tengah Kecamatan Matuari Kota Bitung Tahun 2015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harmacon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5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(2), 79–83. https://doi.org/10.35799/pha.5.2016.12172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Hasrianti, &amp; Nurasia. (2016)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>Analisis Warna, Suhu, Ph Dan Salinitas Air Sumur Bor Di Kota Palopo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.,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02</w:t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>(1), 747–753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i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Hermawanto Hery. (2010). "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>Menyiapkan Karya Tulis Ilmiah" Panduan Untuk Menyusun Karya Tulis Ilmiah di Bidang Kesehatan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Jakarta: CV. Trans Info Media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 xml:space="preserve"> 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426" w:hanging="426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Hening, R. D., Herman, S., &amp; Achmad, H. (2018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metaan Wilayah Pesebaran Fe Pada Air Sumur Gali Di Desa Kotesan, Prambanan Klaten 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Yogyakarta: Poltekkes Kemenkes Yogyakarta. Diploma thesis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426" w:hanging="426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Insyiroh, D. (2018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Faktor-faktor Yang Berhubungan Dengan Kandungan Bakteri Escherichia coli Pada Sumur Gali Di Desa Tirak, Kwadungan, Ngawi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</w:p>
        <w:p w:rsidR="00F56EAC" w:rsidRDefault="00F56EAC" w:rsidP="00F56EAC">
          <w:pPr>
            <w:pStyle w:val="Bibliography"/>
            <w:spacing w:after="0" w:line="360" w:lineRule="auto"/>
            <w:ind w:left="426" w:hanging="426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Jawetz, Melnick, &amp; &amp; Adelberg. (2007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ikrobiologi Kedokteran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Jakarta : Penerbit Buku Kedokteran EGC.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Khairunnisa, C. (2012).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Universitas Sumatera Utara 1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2005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>, 1–12.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Lumi, C. N., Joseph, W. B. S., &amp; Sumampouw, O. J. (2017).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Kandungan Total Coliform Air Sumur Gali Dan Kontruksi Sumur Di Desa Sinsingon Barat Kecamatan Passi Timur Kabupaten Bolaang Mongondow 7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>.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Mandasari, N. (2019). Hubungan Jarak Septic Tank Dengan Jumlah Kandungan Bakteri Escherichia Coli Dalam Sumur Gali Di Desa Klitih Kecamatan 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lastRenderedPageBreak/>
            <w:t xml:space="preserve">Plandaan Kabupaten Jombang.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Αγαη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8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>(5), 55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851" w:hanging="851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Margono. (2010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nyediaan Air Bersih Buku Ajar Jilid 1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Surabaya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426" w:hanging="426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Marsono. (2009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Faktor-faktor yang Berhubungan dengan Kualitas Bakteriologis Air Sumur Gali Di Permukiman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Semarang: Program Pascasarjana Universitas Diponegoro Semarang. Thesis.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line="24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Muharam Heluth. (2013)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 xml:space="preserve">Kualitas Air Sumur Gali Masyarakat Desa Tifu Kecamatan Waeapo Kabupaten Buru Propinsi Maluku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dia Kesehatan Masyarakat Indonesia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9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(2), 67–73.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Nazriah, K. (2013). Studi Bakteriologis Sumur Gali di Desa Keude Aron Kecamatan Kaway XVI Kabupaten Aceh Barat Tahun 2013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Studi Bakteriologis Sumur Gali Di Desa Keude Aron Kecamatan Kaway XVI Kabupaten Aceh Barat Tahun 2013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.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567" w:hanging="567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Pelczar, M. J., &amp; &amp; Chan, E. C. (2005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Dasar-dasar Mikrobiologi 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Jakarta: Alih bahasa: Hadioetomo, R.S, Imas,T., Tjitrosomo, S.S dan Angka, S,L., UI Press.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line="24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Ramadita, F., Risky, N. A., Hakim, L., &amp; Mahardika, I. F. (2014). </w:t>
          </w:r>
          <w:r w:rsidRPr="00C76010">
            <w:rPr>
              <w:rFonts w:ascii="Times New Roman" w:hAnsi="Times New Roman" w:cs="Times New Roman"/>
              <w:i/>
              <w:noProof/>
              <w:sz w:val="24"/>
              <w:szCs w:val="24"/>
            </w:rPr>
            <w:t>Studi Kualitas Bakteriologis Air Sumur Gali pada Kawasan Permukiman Menggunakan Biosensor TECTA TM B16 (Studi Kasus: Dusun Blimbingsari dan Dusun Wonorejo, Kabupaten Sleman Yogyakarta)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Jurnal Sains &amp;Teknologi Lingkungan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6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(1), 38–47. https://doi.org/10.20885/jstl.vol6.iss1.art4</w:t>
          </w:r>
        </w:p>
        <w:p w:rsidR="00F56EAC" w:rsidRPr="00C76010" w:rsidRDefault="00F56EAC" w:rsidP="00F56EAC">
          <w:pPr>
            <w:pStyle w:val="Bibliography"/>
            <w:spacing w:after="0" w:line="360" w:lineRule="auto"/>
            <w:ind w:left="567" w:hanging="567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Saepudin, M. (2011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Metodelogi Penelitian Kesehatan Masyarakat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Jakarta: CV. Trans Info Media.</w:t>
          </w:r>
        </w:p>
        <w:p w:rsidR="00F56EAC" w:rsidRPr="00C76010" w:rsidRDefault="00F56EAC" w:rsidP="00F56EAC">
          <w:pPr>
            <w:spacing w:after="0" w:line="360" w:lineRule="auto"/>
            <w:ind w:left="567" w:hanging="567"/>
            <w:rPr>
              <w:rFonts w:ascii="Times New Roman" w:hAnsi="Times New Roman" w:cs="Times New Roman"/>
              <w:sz w:val="24"/>
              <w:szCs w:val="24"/>
            </w:rPr>
          </w:pPr>
          <w:proofErr w:type="spellStart"/>
          <w:proofErr w:type="gramStart"/>
          <w:r w:rsidRPr="00C76010">
            <w:rPr>
              <w:rFonts w:ascii="Times New Roman" w:hAnsi="Times New Roman" w:cs="Times New Roman"/>
              <w:sz w:val="24"/>
              <w:szCs w:val="24"/>
            </w:rPr>
            <w:t>Sibagariang</w:t>
          </w:r>
          <w:proofErr w:type="spellEnd"/>
          <w:r w:rsidRPr="00C76010">
            <w:rPr>
              <w:rFonts w:ascii="Times New Roman" w:hAnsi="Times New Roman" w:cs="Times New Roman"/>
              <w:sz w:val="24"/>
              <w:szCs w:val="24"/>
            </w:rPr>
            <w:t xml:space="preserve">, </w:t>
          </w:r>
          <w:proofErr w:type="spellStart"/>
          <w:r w:rsidRPr="00C76010">
            <w:rPr>
              <w:rFonts w:ascii="Times New Roman" w:hAnsi="Times New Roman" w:cs="Times New Roman"/>
              <w:sz w:val="24"/>
              <w:szCs w:val="24"/>
            </w:rPr>
            <w:t>Ellya</w:t>
          </w:r>
          <w:proofErr w:type="spellEnd"/>
          <w:r w:rsidRPr="00C76010">
            <w:rPr>
              <w:rFonts w:ascii="Times New Roman" w:hAnsi="Times New Roman" w:cs="Times New Roman"/>
              <w:sz w:val="24"/>
              <w:szCs w:val="24"/>
            </w:rPr>
            <w:t xml:space="preserve"> Eva (2010).</w:t>
          </w:r>
          <w:proofErr w:type="gramEnd"/>
          <w:r w:rsidRPr="00C76010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  <w:proofErr w:type="spellStart"/>
          <w:proofErr w:type="gramStart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Metodelogi</w:t>
          </w:r>
          <w:proofErr w:type="spell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 xml:space="preserve"> </w:t>
          </w:r>
          <w:proofErr w:type="spellStart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Penelitian</w:t>
          </w:r>
          <w:proofErr w:type="spell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 xml:space="preserve"> </w:t>
          </w:r>
          <w:proofErr w:type="spellStart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Untuk</w:t>
          </w:r>
          <w:proofErr w:type="spell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 xml:space="preserve"> </w:t>
          </w:r>
          <w:proofErr w:type="spellStart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Mahasiswa</w:t>
          </w:r>
          <w:proofErr w:type="spell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 xml:space="preserve"> Diploma </w:t>
          </w:r>
          <w:proofErr w:type="spellStart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Kesehatan</w:t>
          </w:r>
          <w:proofErr w:type="spell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>.</w:t>
          </w:r>
          <w:proofErr w:type="gramEnd"/>
          <w:r w:rsidRPr="00C76010">
            <w:rPr>
              <w:rFonts w:ascii="Times New Roman" w:hAnsi="Times New Roman" w:cs="Times New Roman"/>
              <w:i/>
              <w:sz w:val="24"/>
              <w:szCs w:val="24"/>
            </w:rPr>
            <w:t xml:space="preserve"> </w:t>
          </w:r>
          <w:r w:rsidRPr="00C76010">
            <w:rPr>
              <w:rFonts w:ascii="Times New Roman" w:hAnsi="Times New Roman" w:cs="Times New Roman"/>
              <w:sz w:val="24"/>
              <w:szCs w:val="24"/>
            </w:rPr>
            <w:t xml:space="preserve">Jakarta: 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>CV. Trans Info Media.</w:t>
          </w:r>
        </w:p>
        <w:p w:rsidR="00F56EAC" w:rsidRPr="00972E76" w:rsidRDefault="00F56EAC" w:rsidP="00F56EAC">
          <w:pPr>
            <w:pStyle w:val="Bibliography"/>
            <w:spacing w:after="0" w:line="360" w:lineRule="auto"/>
            <w:ind w:left="851" w:hanging="851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Shanty, M. (2011). </w:t>
          </w:r>
          <w:r w:rsidRPr="00C76010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enyakit yang Diam-diam Mematikan.</w:t>
          </w:r>
          <w:r w:rsidRPr="00C76010">
            <w:rPr>
              <w:rFonts w:ascii="Times New Roman" w:hAnsi="Times New Roman" w:cs="Times New Roman"/>
              <w:noProof/>
              <w:sz w:val="24"/>
              <w:szCs w:val="24"/>
            </w:rPr>
            <w:t xml:space="preserve"> Jogjak</w:t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>arta: Javalitera.</w:t>
          </w:r>
          <w:r w:rsidRPr="00C76010">
            <w:rPr>
              <w:rFonts w:ascii="Times New Roman" w:hAnsi="Times New Roman" w:cs="Times New Roman"/>
              <w:b/>
              <w:sz w:val="24"/>
              <w:szCs w:val="24"/>
            </w:rPr>
            <w:fldChar w:fldCharType="begin" w:fldLock="1"/>
          </w:r>
          <w:r w:rsidRPr="00C76010">
            <w:rPr>
              <w:rFonts w:ascii="Times New Roman" w:hAnsi="Times New Roman" w:cs="Times New Roman"/>
              <w:b/>
              <w:sz w:val="24"/>
              <w:szCs w:val="24"/>
            </w:rPr>
            <w:instrText xml:space="preserve">ADDIN Mendeley Bibliography CSL_BIBLIOGRAPHY </w:instrText>
          </w:r>
          <w:r w:rsidRPr="00C76010">
            <w:rPr>
              <w:rFonts w:ascii="Times New Roman" w:hAnsi="Times New Roman" w:cs="Times New Roman"/>
              <w:b/>
              <w:sz w:val="24"/>
              <w:szCs w:val="24"/>
            </w:rPr>
            <w:fldChar w:fldCharType="separate"/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Sari, D. P. (2017). </w:t>
          </w:r>
          <w:r w:rsidRPr="00C4027E">
            <w:rPr>
              <w:rFonts w:ascii="Times New Roman" w:hAnsi="Times New Roman" w:cs="Times New Roman"/>
              <w:i/>
              <w:noProof/>
              <w:sz w:val="24"/>
              <w:szCs w:val="24"/>
            </w:rPr>
            <w:t xml:space="preserve">Uji Most Probable Number (Mpn) Coliform Air Bersih Pada Instalasi Pengolahan Air Pdam Tirta Lematang Intake Iv Di Kecamatan Lahat Kabupaten Lahat Provinsi Sumatera Selatan Tahun 2017. In </w:t>
          </w:r>
          <w:r w:rsidRPr="00C4027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oliteknik Kesehatan Palembang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Vol. 87, Issue 1,2). https://repository.poltekkespalembang.ac.id/files/original/e9d7ab88520c9a415981211b7b9be6b1.pdf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Susanto, H. (2019). </w:t>
          </w:r>
          <w:r w:rsidRPr="00C4027E">
            <w:rPr>
              <w:rFonts w:ascii="Times New Roman" w:hAnsi="Times New Roman" w:cs="Times New Roman"/>
              <w:i/>
              <w:noProof/>
              <w:sz w:val="24"/>
              <w:szCs w:val="24"/>
            </w:rPr>
            <w:t xml:space="preserve">Tinjauan Kontruksi Sumur Gali Kampung Lembasung Kecamatan Blambangan Umpu Kabupaten Way Kanan Tahun 2018 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lastRenderedPageBreak/>
            <w:t xml:space="preserve">[Politeknik Kesehatan Tanjungkarang]. In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oliteknik Kesehatan Tanjungkarang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Issue 416). http://repository.poltekkes-tjk.ac.id/id/eprint/889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Telan, A. B., &amp; Baok, D. (2017). </w:t>
          </w:r>
          <w:r w:rsidRPr="00C4027E">
            <w:rPr>
              <w:rFonts w:ascii="Times New Roman" w:hAnsi="Times New Roman" w:cs="Times New Roman"/>
              <w:i/>
              <w:noProof/>
              <w:sz w:val="24"/>
              <w:szCs w:val="24"/>
            </w:rPr>
            <w:t>Condition Of Wellness And Essential Bacteria Concept Of Escherichia Coli In Water Wall In Villages Of Boconusan , Semau , Kupang Regency In 2017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.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Jurnal Info Kesehatan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15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>(1), 111–118.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Widyantira, D. L. (2019). </w:t>
          </w:r>
          <w:r w:rsidRPr="00C4027E">
            <w:rPr>
              <w:rFonts w:ascii="Times New Roman" w:hAnsi="Times New Roman" w:cs="Times New Roman"/>
              <w:i/>
              <w:noProof/>
              <w:sz w:val="24"/>
              <w:szCs w:val="24"/>
            </w:rPr>
            <w:t xml:space="preserve">Hubungan Kondisi Fisik Sumur Dan Jarak Kandang Dengan Kandungan Bakteri Coliform Air Sumur Gali Di Desa Buluharjo. In </w:t>
          </w:r>
          <w:r w:rsidRPr="00C4027E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Stikes Bhakti Husada Mulia Madiun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 (Vol. 1, Issue 1). http://repository.stikes-bhm.ac.id/571/1/1.pdf</w:t>
          </w:r>
        </w:p>
        <w:p w:rsidR="00F56EAC" w:rsidRPr="00972E76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  <w:rPr>
              <w:rFonts w:ascii="Times New Roman" w:hAnsi="Times New Roman" w:cs="Times New Roman"/>
              <w:noProof/>
              <w:sz w:val="24"/>
            </w:rPr>
          </w:pP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Yusra, A. pratiwi. (2020). </w:t>
          </w:r>
          <w:r w:rsidRPr="00C4027E">
            <w:rPr>
              <w:rFonts w:ascii="Times New Roman" w:hAnsi="Times New Roman" w:cs="Times New Roman"/>
              <w:i/>
              <w:noProof/>
              <w:sz w:val="24"/>
              <w:szCs w:val="24"/>
            </w:rPr>
            <w:t>Gambaran Konstruksi Sumur Gali Penderita Penyakit Kulit Di Wilayah Kerja Puskesmas Bakung Kota Bandar Lampung Tahun 2020.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 xml:space="preserve"> In </w:t>
          </w:r>
          <w:r w:rsidRPr="00972E76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Poltekkes Tanjungkarang</w:t>
          </w:r>
          <w:r w:rsidRPr="00972E76">
            <w:rPr>
              <w:rFonts w:ascii="Times New Roman" w:hAnsi="Times New Roman" w:cs="Times New Roman"/>
              <w:noProof/>
              <w:sz w:val="24"/>
              <w:szCs w:val="24"/>
            </w:rPr>
            <w:t>. http://repository.poltekkes-tjk.ac.id/1733/</w:t>
          </w:r>
        </w:p>
        <w:p w:rsidR="00F56EAC" w:rsidRPr="00C76010" w:rsidRDefault="00F56EAC" w:rsidP="00F56EAC">
          <w:pPr>
            <w:widowControl w:val="0"/>
            <w:autoSpaceDE w:val="0"/>
            <w:autoSpaceDN w:val="0"/>
            <w:adjustRightInd w:val="0"/>
            <w:spacing w:after="0" w:line="360" w:lineRule="auto"/>
            <w:ind w:left="480" w:hanging="480"/>
            <w:jc w:val="both"/>
          </w:pPr>
          <w:r w:rsidRPr="00C76010">
            <w:rPr>
              <w:rFonts w:ascii="Times New Roman" w:hAnsi="Times New Roman" w:cs="Times New Roman"/>
              <w:b/>
              <w:sz w:val="24"/>
              <w:szCs w:val="24"/>
            </w:rPr>
            <w:fldChar w:fldCharType="end"/>
          </w:r>
        </w:p>
        <w:p w:rsidR="009E0111" w:rsidRPr="00F56EAC" w:rsidRDefault="00F56EAC" w:rsidP="00F56EAC">
          <w:pPr>
            <w:rPr>
              <w:rFonts w:ascii="Times New Roman" w:hAnsi="Times New Roman" w:cs="Times New Roman"/>
              <w:sz w:val="24"/>
              <w:szCs w:val="24"/>
            </w:rPr>
          </w:pPr>
          <w:r w:rsidRPr="00C76010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bookmarkStart w:id="0" w:name="_GoBack" w:displacedByCustomXml="prev"/>
    <w:bookmarkEnd w:id="0" w:displacedByCustomXml="prev"/>
    <w:sectPr w:rsidR="009E0111" w:rsidRPr="00F56EAC" w:rsidSect="00F56EAC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56EAC"/>
    <w:rsid w:val="009E0111"/>
    <w:rsid w:val="00F56E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6E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56EAC"/>
    <w:pPr>
      <w:spacing w:after="160" w:line="259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6E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56EAC"/>
    <w:pPr>
      <w:spacing w:after="160" w:line="259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AB63CE-9F22-4828-A51B-EE0B93749D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85</Words>
  <Characters>390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1-11T00:07:00Z</dcterms:created>
  <dcterms:modified xsi:type="dcterms:W3CDTF">2022-01-11T00:08:00Z</dcterms:modified>
</cp:coreProperties>
</file>